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proofErr w:type="spellStart"/>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B26879">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B26879">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B26879">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B26879">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B26879">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B26879">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B26879">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B26879">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B26879">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B26879">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B26879">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B26879">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B26879">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B26879">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B26879">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B26879">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B26879">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B26879">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B26879">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B26879">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B26879">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B26879">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B26879">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B26879">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B26879">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B26879">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3AF93B00" w:rsidR="00BD2BCC" w:rsidRDefault="00B26879">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6.2 Teoria da Percolação: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4BB4AD2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6.2.1. Um exemplo do uso da Teoria da Percolação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B26879">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B26879">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B26879">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B26879">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B26879">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B26879">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B26879">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B26879">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B26879">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4FE58F7B"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 xml:space="preserve">6. </w:t>
      </w:r>
      <w:bookmarkEnd w:id="1785"/>
      <w:r w:rsidR="00DC4ADD">
        <w:t>Modelos de Contexto de Práticas para a Gestão do Conhecimento em PoC</w:t>
      </w:r>
    </w:p>
    <w:p w14:paraId="76B50530" w14:textId="7C2F83CA"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Teoria da Percolação. Por outras palavras, baseados na Teoria da Percolação,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87" w:name="_Toc47384656"/>
      <w:r w:rsidRPr="0050469B">
        <w:t xml:space="preserve">6.1 </w:t>
      </w:r>
      <w:r w:rsidR="008400B6">
        <w:t>O</w:t>
      </w:r>
      <w:r w:rsidRPr="0050469B">
        <w:t xml:space="preserve"> contexto da PoC e suas redes de conhecimento</w:t>
      </w:r>
      <w:bookmarkEnd w:id="1787"/>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6505479A" w:rsidR="000D355E" w:rsidRDefault="000D355E" w:rsidP="000D355E">
      <w:pPr>
        <w:pStyle w:val="Tese-Normal"/>
      </w:pPr>
      <w:r w:rsidRPr="000D355E">
        <w:t xml:space="preserve">Durante o desenvolvimento do modelo de contexto das práticas de PoC </w:t>
      </w:r>
      <w:r>
        <w:fldChar w:fldCharType="begin" w:fldLock="1"/>
      </w:r>
      <w:r w:rsidR="000E440C">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a)","plainTextFormattedCitation":"(Neto et al., 2020a)","previouslyFormattedCitation":"(Neto et al., 2020a)"},"properties":{"noteIndex":0},"schema":"https://github.com/citation-style-language/schema/raw/master/csl-citation.json"}</w:instrText>
      </w:r>
      <w:r>
        <w:fldChar w:fldCharType="separate"/>
      </w:r>
      <w:r w:rsidR="000E440C" w:rsidRPr="000E440C">
        <w:rPr>
          <w:noProof/>
        </w:rPr>
        <w:t>(Neto et al., 2020a)</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50CE058D"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0E440C">
        <w:t xml:space="preserve"> </w:t>
      </w:r>
      <w:r w:rsidR="000E440C">
        <w:fldChar w:fldCharType="begin" w:fldLock="1"/>
      </w:r>
      <w:r w:rsidR="000E440C">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b)","manualFormatting":"(Neto et al., 2020b, p. 45)","plainTextFormattedCitation":"(Neto et al., 2020b)","previouslyFormattedCitation":"(Neto et al., 2020b)"},"properties":{"noteIndex":0},"schema":"https://github.com/citation-style-language/schema/raw/master/csl-citation.json"}</w:instrText>
      </w:r>
      <w:r w:rsidR="000E440C">
        <w:fldChar w:fldCharType="separate"/>
      </w:r>
      <w:r w:rsidR="000E440C" w:rsidRPr="000E440C">
        <w:rPr>
          <w:noProof/>
        </w:rPr>
        <w:t>(Neto et al., 2020b</w:t>
      </w:r>
      <w:r w:rsidR="000E440C">
        <w:rPr>
          <w:noProof/>
        </w:rPr>
        <w:t>, p. 45</w:t>
      </w:r>
      <w:r w:rsidR="000E440C" w:rsidRPr="000E440C">
        <w:rPr>
          <w:noProof/>
        </w:rPr>
        <w:t>)</w:t>
      </w:r>
      <w:r w:rsidR="000E440C">
        <w:fldChar w:fldCharType="end"/>
      </w:r>
      <w:r w:rsidR="000E440C">
        <w:t xml:space="preserve">, onde aprendemos que: </w:t>
      </w:r>
    </w:p>
    <w:p w14:paraId="76238578" w14:textId="7650636F" w:rsidR="000E440C" w:rsidRPr="0050469B" w:rsidRDefault="000E440C" w:rsidP="000E440C">
      <w:pPr>
        <w:pStyle w:val="Tese-Citao-Direta"/>
      </w:pPr>
      <w:proofErr w:type="spellStart"/>
      <w:r>
        <w:t>the</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w:t>
      </w:r>
      <w:proofErr w:type="spellStart"/>
      <w:r>
        <w:t>knowledge</w:t>
      </w:r>
      <w:proofErr w:type="spellEnd"/>
      <w:r>
        <w:t xml:space="preserve"> in </w:t>
      </w:r>
      <w:proofErr w:type="spellStart"/>
      <w:r>
        <w:t>the</w:t>
      </w:r>
      <w:proofErr w:type="spellEnd"/>
      <w:r>
        <w:t xml:space="preserve"> context </w:t>
      </w:r>
      <w:proofErr w:type="spellStart"/>
      <w:r>
        <w:t>of</w:t>
      </w:r>
      <w:proofErr w:type="spellEnd"/>
      <w:r>
        <w:t xml:space="preserve"> PoC </w:t>
      </w:r>
      <w:proofErr w:type="spellStart"/>
      <w:r>
        <w:t>did</w:t>
      </w:r>
      <w:proofErr w:type="spellEnd"/>
      <w:r>
        <w:t xml:space="preserve"> </w:t>
      </w:r>
      <w:proofErr w:type="spellStart"/>
      <w:r>
        <w:t>not</w:t>
      </w:r>
      <w:proofErr w:type="spellEnd"/>
      <w:r>
        <w:t xml:space="preserve"> </w:t>
      </w:r>
      <w:proofErr w:type="spellStart"/>
      <w:r>
        <w:t>occur</w:t>
      </w:r>
      <w:proofErr w:type="spellEnd"/>
      <w:r>
        <w:t xml:space="preserve"> </w:t>
      </w:r>
      <w:proofErr w:type="spellStart"/>
      <w:r>
        <w:t>only</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w:t>
      </w:r>
      <w:proofErr w:type="spellEnd"/>
      <w:r>
        <w:t xml:space="preserve"> PoC </w:t>
      </w:r>
      <w:proofErr w:type="spellStart"/>
      <w:r>
        <w:t>activity</w:t>
      </w:r>
      <w:proofErr w:type="spellEnd"/>
      <w:r>
        <w:t xml:space="preserve">. </w:t>
      </w:r>
      <w:proofErr w:type="spellStart"/>
      <w:r>
        <w:t>Instead</w:t>
      </w:r>
      <w:proofErr w:type="spellEnd"/>
      <w:r>
        <w:t xml:space="preserve">, </w:t>
      </w:r>
      <w:proofErr w:type="spellStart"/>
      <w:r>
        <w:t>the</w:t>
      </w:r>
      <w:proofErr w:type="spellEnd"/>
      <w:r>
        <w:t xml:space="preserve"> </w:t>
      </w:r>
      <w:proofErr w:type="spellStart"/>
      <w:r>
        <w:t>flow</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occurred</w:t>
      </w:r>
      <w:proofErr w:type="spellEnd"/>
      <w:r>
        <w:t xml:space="preserve"> in </w:t>
      </w:r>
      <w:proofErr w:type="spellStart"/>
      <w:r>
        <w:t>different</w:t>
      </w:r>
      <w:proofErr w:type="spellEnd"/>
      <w:r>
        <w:t xml:space="preserve"> </w:t>
      </w:r>
      <w:proofErr w:type="spellStart"/>
      <w:r>
        <w:t>learning</w:t>
      </w:r>
      <w:proofErr w:type="spellEnd"/>
      <w:r>
        <w:t xml:space="preserve"> </w:t>
      </w:r>
      <w:proofErr w:type="spellStart"/>
      <w:r>
        <w:t>circles</w:t>
      </w:r>
      <w:proofErr w:type="spellEnd"/>
      <w:r>
        <w:t xml:space="preserve"> (</w:t>
      </w:r>
      <w:proofErr w:type="spellStart"/>
      <w:r>
        <w:t>based</w:t>
      </w:r>
      <w:proofErr w:type="spellEnd"/>
      <w:r>
        <w:t xml:space="preserve"> </w:t>
      </w:r>
      <w:proofErr w:type="spellStart"/>
      <w:r>
        <w:t>on</w:t>
      </w:r>
      <w:proofErr w:type="spellEnd"/>
      <w:r>
        <w:t xml:space="preserve"> </w:t>
      </w:r>
      <w:proofErr w:type="spellStart"/>
      <w:r>
        <w:t>hermeneutic</w:t>
      </w:r>
      <w:proofErr w:type="spellEnd"/>
      <w:r>
        <w:t xml:space="preserve"> </w:t>
      </w:r>
      <w:proofErr w:type="spellStart"/>
      <w:r>
        <w:t>circles</w:t>
      </w:r>
      <w:proofErr w:type="spellEnd"/>
      <w:r>
        <w:t xml:space="preserve">) as </w:t>
      </w:r>
      <w:proofErr w:type="spellStart"/>
      <w:r>
        <w:t>an</w:t>
      </w:r>
      <w:proofErr w:type="spellEnd"/>
      <w:r>
        <w:t xml:space="preserve"> </w:t>
      </w:r>
      <w:proofErr w:type="spellStart"/>
      <w:r>
        <w:t>intrinsic</w:t>
      </w:r>
      <w:proofErr w:type="spellEnd"/>
      <w:r>
        <w:t xml:space="preserve"> connection </w:t>
      </w:r>
      <w:proofErr w:type="spellStart"/>
      <w:r>
        <w:t>to</w:t>
      </w:r>
      <w:proofErr w:type="spellEnd"/>
      <w:r>
        <w:t xml:space="preserve"> </w:t>
      </w:r>
      <w:proofErr w:type="spellStart"/>
      <w:r>
        <w:t>the</w:t>
      </w:r>
      <w:proofErr w:type="spellEnd"/>
      <w:r>
        <w:t xml:space="preserve"> context. It </w:t>
      </w:r>
      <w:proofErr w:type="spellStart"/>
      <w:r>
        <w:t>is</w:t>
      </w:r>
      <w:proofErr w:type="spellEnd"/>
      <w:r>
        <w:t xml:space="preserve"> </w:t>
      </w:r>
      <w:proofErr w:type="spellStart"/>
      <w:r>
        <w:t>the</w:t>
      </w:r>
      <w:proofErr w:type="spellEnd"/>
      <w:r>
        <w:t xml:space="preserve"> </w:t>
      </w:r>
      <w:proofErr w:type="spellStart"/>
      <w:r>
        <w:t>knowledge</w:t>
      </w:r>
      <w:proofErr w:type="spellEnd"/>
      <w:r>
        <w:t xml:space="preserve"> </w:t>
      </w:r>
      <w:proofErr w:type="spellStart"/>
      <w:r>
        <w:t>of</w:t>
      </w:r>
      <w:proofErr w:type="spellEnd"/>
      <w:r>
        <w:t xml:space="preserve"> </w:t>
      </w:r>
      <w:proofErr w:type="spellStart"/>
      <w:r>
        <w:t>the</w:t>
      </w:r>
      <w:proofErr w:type="spellEnd"/>
      <w:r>
        <w:t xml:space="preserve"> context </w:t>
      </w:r>
      <w:proofErr w:type="spellStart"/>
      <w:r>
        <w:t>that</w:t>
      </w:r>
      <w:proofErr w:type="spellEnd"/>
      <w:r>
        <w:t xml:space="preserve"> </w:t>
      </w:r>
      <w:proofErr w:type="spellStart"/>
      <w:r>
        <w:t>allows</w:t>
      </w:r>
      <w:proofErr w:type="spellEnd"/>
      <w:r>
        <w:t xml:space="preserve"> PoC </w:t>
      </w:r>
      <w:proofErr w:type="spellStart"/>
      <w:r>
        <w:t>practitioners</w:t>
      </w:r>
      <w:proofErr w:type="spellEnd"/>
      <w:r>
        <w:t xml:space="preserve"> </w:t>
      </w:r>
      <w:proofErr w:type="spellStart"/>
      <w:r>
        <w:t>to</w:t>
      </w:r>
      <w:proofErr w:type="spellEnd"/>
      <w:r>
        <w:t xml:space="preserve"> </w:t>
      </w:r>
      <w:proofErr w:type="spellStart"/>
      <w:r>
        <w:t>comprehend</w:t>
      </w:r>
      <w:proofErr w:type="spellEnd"/>
      <w:r>
        <w:t xml:space="preserve"> </w:t>
      </w:r>
      <w:proofErr w:type="spellStart"/>
      <w:r>
        <w:t>the</w:t>
      </w:r>
      <w:proofErr w:type="spellEnd"/>
      <w:r>
        <w:t xml:space="preserve"> </w:t>
      </w:r>
      <w:proofErr w:type="spellStart"/>
      <w:r>
        <w:t>constr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ycles</w:t>
      </w:r>
      <w:proofErr w:type="spellEnd"/>
      <w:r>
        <w:t xml:space="preserve"> </w:t>
      </w:r>
      <w:proofErr w:type="spellStart"/>
      <w:r>
        <w:t>of</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knowledge in PoC activities.</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5A66FB26"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52067F91" w:rsidR="000E440C" w:rsidRPr="0050469B" w:rsidRDefault="000E440C" w:rsidP="000E440C">
      <w:pPr>
        <w:pStyle w:val="Tese-Caption"/>
      </w:pPr>
      <w:bookmarkStart w:id="1788" w:name="_Toc4738458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bookmarkEnd w:id="1788"/>
      <w:r>
        <w:t>Uma rede de conhecimento baseada no modelo de contexto de práticas de PoC</w:t>
      </w:r>
      <w:r w:rsidRPr="0050469B">
        <w:t xml:space="preserve"> </w:t>
      </w:r>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10D29171" w:rsidR="004E39A4" w:rsidRDefault="004E39A4" w:rsidP="004E39A4">
      <w:pPr>
        <w:pStyle w:val="Tese-Normal"/>
      </w:pPr>
      <w:r>
        <w:t>Assim, segundo Vygotsky, o conhecimento é construído</w:t>
      </w:r>
      <w:r>
        <w:t xml:space="preserve"> </w:t>
      </w:r>
      <w:r>
        <w:t>como resultado da experiência pessoal e subjetiva de uma atividade</w:t>
      </w:r>
      <w:r>
        <w:t xml:space="preserve"> </w:t>
      </w:r>
      <w:r>
        <w:t>que precede o conhecimento, e</w:t>
      </w:r>
      <w:r>
        <w:t xml:space="preserve"> </w:t>
      </w:r>
      <w:r>
        <w:t>as próprias tecnologias são artefatos da atividade prática</w:t>
      </w:r>
      <w:r>
        <w:t>.</w:t>
      </w:r>
      <w:r>
        <w:t xml:space="preserve"> Assim, quando os artefatos mudam, o mesmo ocorre com a atividade envolvendo novos ciclos de aprendizagem</w:t>
      </w:r>
      <w:r>
        <w:t xml:space="preserve"> </w:t>
      </w:r>
      <w:r>
        <w:fldChar w:fldCharType="begin" w:fldLock="1"/>
      </w:r>
      <w:r>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operties":{"noteIndex":0},"schema":"https://github.com/citation-style-language/schema/raw/master/csl-citation.json"}</w:instrText>
      </w:r>
      <w:r>
        <w:fldChar w:fldCharType="separate"/>
      </w:r>
      <w:r w:rsidRPr="004E39A4">
        <w:rPr>
          <w:noProof/>
        </w:rPr>
        <w:t>(Fino, 2001)</w:t>
      </w:r>
      <w:r>
        <w:fldChar w:fldCharType="end"/>
      </w:r>
      <w:r>
        <w:t xml:space="preserve">, </w:t>
      </w:r>
      <w:r>
        <w:t>em um ciclo de aprendizagem contínuo, ou seja, a produção e disseminação d</w:t>
      </w:r>
      <w:r>
        <w:t>e</w:t>
      </w:r>
      <w:r>
        <w:t xml:space="preserve"> conhecimento </w:t>
      </w:r>
      <w:r>
        <w:t>no</w:t>
      </w:r>
      <w:r>
        <w:t xml:space="preserve"> contexto d</w:t>
      </w:r>
      <w:r>
        <w:t>a</w:t>
      </w:r>
      <w:r>
        <w:t xml:space="preserve"> PoC </w:t>
      </w:r>
      <w:r>
        <w:t>sendo</w:t>
      </w:r>
      <w:r>
        <w:t xml:space="preserve"> alicerçad</w:t>
      </w:r>
      <w:r>
        <w:t>o</w:t>
      </w:r>
      <w:r>
        <w:t xml:space="preserve"> por uma rede de conhecimento complexa, que neste estudo denominamos </w:t>
      </w:r>
      <w:r>
        <w:t xml:space="preserve">de </w:t>
      </w:r>
      <w:r w:rsidRPr="004E39A4">
        <w:rPr>
          <w:b/>
          <w:bCs/>
        </w:rPr>
        <w:t>PoC Knowledge Networks</w:t>
      </w:r>
      <w:r>
        <w:t xml:space="preserve"> (</w:t>
      </w:r>
      <w:r>
        <w:t>nossa ênfase</w:t>
      </w:r>
      <w:r>
        <w:t>).</w:t>
      </w:r>
    </w:p>
    <w:p w14:paraId="79224EA0" w14:textId="77777777" w:rsidR="004E39A4" w:rsidRDefault="004E39A4" w:rsidP="004E39A4">
      <w:pPr>
        <w:pStyle w:val="Tese-Normal"/>
      </w:pPr>
    </w:p>
    <w:p w14:paraId="238052CF" w14:textId="3BBDC522"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lastRenderedPageBreak/>
        <w:t>Dessa forma, apresentamos alguns outros pensamentos que também consideramos relevantes e que, de alguma forma, contribuíram para fundamentar o nosso entendimento do que representa e caracteriza a ligação do contexto da PoC à uma rede de conhecimento:</w:t>
      </w:r>
    </w:p>
    <w:p w14:paraId="1FBB860C" w14:textId="77777777" w:rsidR="00B26879" w:rsidRPr="0050469B" w:rsidRDefault="00B26879" w:rsidP="00B26879">
      <w:pPr>
        <w:pStyle w:val="Tese-Lista"/>
        <w:rPr>
          <w:lang w:val="pt-BR"/>
        </w:rPr>
      </w:pPr>
      <w:r w:rsidRPr="0050469B">
        <w:rPr>
          <w:lang w:val="pt-BR"/>
        </w:rPr>
        <w:t xml:space="preserve">Adotamos e entendemos o conceito de uma rede, no mesmo sentido dado por </w:t>
      </w:r>
      <w:r w:rsidRPr="0050469B">
        <w:fldChar w:fldCharType="begin" w:fldLock="1"/>
      </w:r>
      <w:r w:rsidRPr="0050469B">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rsidRPr="0050469B">
        <w:fldChar w:fldCharType="separate"/>
      </w:r>
      <w:r w:rsidRPr="0050469B">
        <w:rPr>
          <w:noProof/>
        </w:rPr>
        <w:t>Menczer et al. (2020)</w:t>
      </w:r>
      <w:r w:rsidRPr="0050469B">
        <w:fldChar w:fldCharType="end"/>
      </w:r>
      <w:r w:rsidRPr="0050469B">
        <w:t xml:space="preserve">, </w:t>
      </w:r>
      <w:r w:rsidRPr="0050469B">
        <w:rPr>
          <w:lang w:val="pt-BR"/>
        </w:rPr>
        <w:t>sendo uma</w:t>
      </w:r>
      <w:r w:rsidRPr="0050469B">
        <w:t xml:space="preserve"> “powerful way to </w:t>
      </w:r>
      <w:r w:rsidRPr="0050469B">
        <w:rPr>
          <w:b/>
          <w:bCs/>
        </w:rPr>
        <w:t>represent and study simple and complex interactions</w:t>
      </w:r>
      <w:r w:rsidRPr="0050469B">
        <w:t xml:space="preserve">” </w:t>
      </w:r>
      <w:r w:rsidRPr="0050469B">
        <w:rPr>
          <w:lang w:val="pt-BR"/>
        </w:rPr>
        <w:t>(nossa ênfase).</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77777777"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Network is a concept, not a thing out there</w:t>
      </w:r>
      <w:r w:rsidRPr="0050469B">
        <w:t xml:space="preserve">. It is </w:t>
      </w:r>
      <w:r w:rsidRPr="0050469B">
        <w:rPr>
          <w:b/>
          <w:bCs/>
        </w:rPr>
        <w:t>a tool to help describe something</w:t>
      </w:r>
      <w:r w:rsidRPr="0050469B">
        <w:t xml:space="preserve">, not what is being described. It has the same relationship with the topic at hand as a perspective grid to a traditional single point perspective painting: drawn first, the lines might allow one to project a three- dimensional object onto a flat piece of linen; but they are not what is to be painted, only what has allowed the painter to give the impression of depth before they are erased. </w:t>
      </w:r>
      <w:r w:rsidRPr="0050469B">
        <w:rPr>
          <w:b/>
          <w:bCs/>
        </w:rPr>
        <w:t>In the same way, a network is not what is represented in the text, but what readies the text to take the relay of actors as mediator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w:t>
      </w:r>
      <w:r w:rsidRPr="0050469B">
        <w:lastRenderedPageBreak/>
        <w:t xml:space="preserve">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68397A1D" w14:textId="77777777" w:rsidR="00B26879" w:rsidRPr="0050469B" w:rsidRDefault="00B26879" w:rsidP="00B26879">
      <w:pPr>
        <w:pStyle w:val="Tese-Citao-Direta"/>
      </w:pPr>
      <w:r w:rsidRPr="0050469B">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000E8D38" w14:textId="77777777" w:rsidR="00B26879" w:rsidRPr="0050469B" w:rsidRDefault="00B26879" w:rsidP="00B26879">
      <w:pPr>
        <w:pStyle w:val="Tese-Normal"/>
      </w:pPr>
      <w:r w:rsidRPr="0050469B">
        <w:t xml:space="preserve">Portanto, no contexto de nossa investigação, entendemos que, cada praticante “conectado” à uma prática produz, de forma consciente ou inconsciente, algum tipo de </w:t>
      </w:r>
      <w:r w:rsidRPr="0050469B">
        <w:lastRenderedPageBreak/>
        <w:t xml:space="preserve">conhecimento, onde esse conhecimento se conecta ao próximo elemento da rede (Figura 128), formando assim uma relação circular (princípio do círculo hermenêutico), que denominamos de </w:t>
      </w:r>
      <w:r w:rsidRPr="0050469B">
        <w:rPr>
          <w:i/>
          <w:iCs/>
        </w:rPr>
        <w:t>PoC Knowledge Networks</w:t>
      </w:r>
      <w:r w:rsidRPr="0050469B">
        <w:t>.</w:t>
      </w:r>
    </w:p>
    <w:p w14:paraId="463532CD" w14:textId="494C5949" w:rsidR="00EF055E" w:rsidRPr="0050469B" w:rsidRDefault="00EF055E" w:rsidP="00964DB1">
      <w:pPr>
        <w:pStyle w:val="Tese-Normal"/>
      </w:pPr>
    </w:p>
    <w:p w14:paraId="37D799E9" w14:textId="6ABE0002" w:rsidR="00311D04" w:rsidRPr="0050469B" w:rsidRDefault="00D13BFD" w:rsidP="007D2264">
      <w:pPr>
        <w:pStyle w:val="Tese-Heading2"/>
      </w:pPr>
      <w:bookmarkStart w:id="1789" w:name="_Toc47384657"/>
      <w:r w:rsidRPr="0050469B">
        <w:t>6.</w:t>
      </w:r>
      <w:r w:rsidR="00D85DEF" w:rsidRPr="0050469B">
        <w:t>2</w:t>
      </w:r>
      <w:r w:rsidRPr="0050469B">
        <w:t xml:space="preserve"> </w:t>
      </w:r>
      <w:r w:rsidR="00E219DE" w:rsidRPr="0050469B">
        <w:t>Teoria da Percolação</w:t>
      </w:r>
      <w:r w:rsidR="008C32F3" w:rsidRPr="0050469B">
        <w:t xml:space="preserve">: </w:t>
      </w:r>
      <w:r w:rsidR="00824FF9">
        <w:t>a</w:t>
      </w:r>
      <w:r w:rsidR="008C32F3" w:rsidRPr="0050469B">
        <w:t xml:space="preserve"> </w:t>
      </w:r>
      <w:r w:rsidR="00E939D8" w:rsidRPr="0050469B">
        <w:t>propagação de conhecimento</w:t>
      </w:r>
      <w:r w:rsidR="008C32F3" w:rsidRPr="0050469B">
        <w:t xml:space="preserve"> nas PoC Knowledge Network</w:t>
      </w:r>
      <w:r w:rsidR="008813D1" w:rsidRPr="0050469B">
        <w:t>s</w:t>
      </w:r>
      <w:bookmarkEnd w:id="1789"/>
    </w:p>
    <w:p w14:paraId="5DE59FD3" w14:textId="0724D270" w:rsidR="00964DB1" w:rsidRPr="0050469B" w:rsidRDefault="008C2000" w:rsidP="00964DB1">
      <w:pPr>
        <w:pStyle w:val="Tese-Normal"/>
      </w:pPr>
      <w:r w:rsidRPr="0050469B">
        <w:t xml:space="preserve">Na perspectiva da gestão de conhecimento </w:t>
      </w:r>
    </w:p>
    <w:p w14:paraId="23147E9C" w14:textId="20FA420E" w:rsidR="00413ED7" w:rsidRPr="0050469B" w:rsidRDefault="00413ED7" w:rsidP="00964DB1">
      <w:pPr>
        <w:pStyle w:val="Tese-Normal"/>
        <w:ind w:firstLine="0"/>
      </w:pPr>
    </w:p>
    <w:p w14:paraId="1F674C8E" w14:textId="62A4840B" w:rsidR="001C1EA1" w:rsidRPr="0050469B" w:rsidRDefault="001C1EA1" w:rsidP="007D2264">
      <w:pPr>
        <w:pStyle w:val="Tese-Heading3"/>
      </w:pPr>
      <w:bookmarkStart w:id="1790" w:name="_Toc47384658"/>
      <w:r w:rsidRPr="0050469B">
        <w:t xml:space="preserve">6.2.1. </w:t>
      </w:r>
      <w:r w:rsidR="00413ED7" w:rsidRPr="0050469B">
        <w:t xml:space="preserve">Um exemplo do uso da Teoria da Percolação </w:t>
      </w:r>
      <w:r w:rsidR="00A32FB7" w:rsidRPr="0050469B">
        <w:t>na rede de conhecimento da PoC</w:t>
      </w:r>
      <w:bookmarkEnd w:id="1790"/>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791" w:name="_Toc47384659"/>
      <w:r w:rsidRPr="0050469B">
        <w:t>7</w:t>
      </w:r>
      <w:r w:rsidR="00541015" w:rsidRPr="0050469B">
        <w:t>.</w:t>
      </w:r>
      <w:r w:rsidR="00A22E43" w:rsidRPr="0050469B">
        <w:t xml:space="preserve"> </w:t>
      </w:r>
      <w:bookmarkStart w:id="1792" w:name="BackToTOC"/>
      <w:bookmarkEnd w:id="1792"/>
      <w:r w:rsidR="00584D1F" w:rsidRPr="0050469B">
        <w:t>O contexto da PoC</w:t>
      </w:r>
      <w:r w:rsidR="0027302E" w:rsidRPr="0050469B">
        <w:t xml:space="preserve"> e sua natureza hermenêutica</w:t>
      </w:r>
      <w:bookmarkEnd w:id="1786"/>
      <w:bookmarkEnd w:id="1791"/>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793" w:name="_Toc41897435"/>
      <w:bookmarkStart w:id="1794" w:name="_Toc47384660"/>
      <w:bookmarkStart w:id="1795" w:name="_Toc13052699"/>
      <w:bookmarkStart w:id="1796" w:name="_Toc13053059"/>
      <w:bookmarkStart w:id="1797" w:name="_Toc13053148"/>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793"/>
      <w:r w:rsidR="00D97505" w:rsidRPr="0050469B">
        <w:t>da PoC</w:t>
      </w:r>
      <w:r w:rsidR="00E2736E">
        <w:t xml:space="preserve"> apoiados na hermenêutica</w:t>
      </w:r>
      <w:bookmarkEnd w:id="1794"/>
    </w:p>
    <w:p w14:paraId="6611A607" w14:textId="0689B8EF" w:rsidR="003C38A0" w:rsidRPr="0044563A" w:rsidRDefault="00996B18" w:rsidP="00964DB1">
      <w:pPr>
        <w:pStyle w:val="Tese-Normal"/>
      </w:pPr>
      <w:bookmarkStart w:id="1798" w:name="_Toc41897438"/>
      <w:bookmarkStart w:id="1799" w:name="OLE_LINK334"/>
      <w:bookmarkStart w:id="1800" w:name="OLE_LINK364"/>
      <w:bookmarkEnd w:id="1626"/>
      <w:bookmarkEnd w:id="1627"/>
      <w:bookmarkEnd w:id="1628"/>
      <w:bookmarkEnd w:id="1629"/>
      <w:bookmarkEnd w:id="1795"/>
      <w:bookmarkEnd w:id="1796"/>
      <w:bookmarkEnd w:id="1797"/>
      <w:r w:rsidRPr="0050469B">
        <w:t>Conforme podemos observar na Figura 1</w:t>
      </w:r>
      <w:r>
        <w:t>46</w:t>
      </w:r>
      <w:r w:rsidRPr="0050469B">
        <w:t xml:space="preserve">, </w:t>
      </w:r>
    </w:p>
    <w:p w14:paraId="68CC5778" w14:textId="4B8B9650" w:rsidR="00E2736E" w:rsidRDefault="00E2736E" w:rsidP="002A7F45">
      <w:pPr>
        <w:pStyle w:val="Tese-Heading2"/>
      </w:pPr>
      <w:bookmarkStart w:id="1801" w:name="_Toc47384661"/>
      <w:r w:rsidRPr="0050469B">
        <w:lastRenderedPageBreak/>
        <w:t>7.</w:t>
      </w:r>
      <w:r>
        <w:t>2</w:t>
      </w:r>
      <w:r w:rsidRPr="0050469B">
        <w:t xml:space="preserve"> </w:t>
      </w:r>
      <w:r>
        <w:t xml:space="preserve">A hermenêutica </w:t>
      </w:r>
      <w:r w:rsidR="00824FF9">
        <w:t>e os</w:t>
      </w:r>
      <w:r>
        <w:t xml:space="preserve"> </w:t>
      </w:r>
      <w:r w:rsidR="00824FF9">
        <w:t>cenários na PoC</w:t>
      </w:r>
      <w:bookmarkEnd w:id="1801"/>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02" w:name="_Toc47384662"/>
      <w:r w:rsidRPr="00017ADD">
        <w:t xml:space="preserve">7.2.1. </w:t>
      </w:r>
      <w:r w:rsidR="001C610E" w:rsidRPr="00017ADD">
        <w:t xml:space="preserve">Cenário 1: </w:t>
      </w:r>
      <w:r w:rsidR="00017ADD" w:rsidRPr="00017ADD">
        <w:t>os testes de resiliência no contexto da PoC</w:t>
      </w:r>
      <w:bookmarkEnd w:id="1802"/>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03"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03"/>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04" w:name="_Toc47384664"/>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04"/>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05" w:name="_Toc47384665"/>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05"/>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06" w:name="_Toc47384666"/>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06"/>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07" w:name="_Toc47384667"/>
      <w:r w:rsidRPr="0050469B">
        <w:lastRenderedPageBreak/>
        <w:t>Considerações Finais e perspectivas de trabalho</w:t>
      </w:r>
      <w:r w:rsidR="00286FCD" w:rsidRPr="0050469B">
        <w:t>s</w:t>
      </w:r>
      <w:r w:rsidRPr="0050469B">
        <w:t xml:space="preserve"> futuro</w:t>
      </w:r>
      <w:bookmarkEnd w:id="1798"/>
      <w:r w:rsidR="00286FCD" w:rsidRPr="0050469B">
        <w:t>s</w:t>
      </w:r>
      <w:bookmarkEnd w:id="1807"/>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08" w:name="_Toc13052702"/>
      <w:bookmarkStart w:id="1809" w:name="_Toc13053062"/>
      <w:bookmarkStart w:id="1810" w:name="_Toc13053151"/>
      <w:bookmarkStart w:id="1811" w:name="_Toc41897439"/>
      <w:bookmarkStart w:id="1812" w:name="_Toc47384668"/>
      <w:bookmarkStart w:id="1813" w:name="_Toc506450693"/>
      <w:bookmarkStart w:id="1814" w:name="_Toc512804508"/>
      <w:bookmarkEnd w:id="1799"/>
      <w:bookmarkEnd w:id="1800"/>
      <w:r w:rsidRPr="0050469B">
        <w:rPr>
          <w:rFonts w:ascii="Gill Sans" w:hAnsi="Gill Sans" w:cs="Gill Sans" w:hint="cs"/>
          <w:b w:val="0"/>
          <w:color w:val="000000" w:themeColor="text1"/>
          <w:sz w:val="36"/>
          <w:szCs w:val="36"/>
          <w:lang w:val="pt-BR"/>
        </w:rPr>
        <w:t>o que se julga poder acontecer?</w:t>
      </w:r>
      <w:bookmarkEnd w:id="1808"/>
      <w:bookmarkEnd w:id="1809"/>
      <w:bookmarkEnd w:id="1810"/>
      <w:bookmarkEnd w:id="1811"/>
      <w:bookmarkEnd w:id="1812"/>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15" w:name="_Toc13052703"/>
      <w:bookmarkStart w:id="1816" w:name="_Toc13053063"/>
      <w:bookmarkStart w:id="1817" w:name="_Toc13053152"/>
      <w:bookmarkStart w:id="1818" w:name="_Toc41897440"/>
      <w:bookmarkStart w:id="1819" w:name="_Toc47384669"/>
      <w:r w:rsidRPr="0050469B">
        <w:rPr>
          <w:rFonts w:ascii="Gill Sans" w:hAnsi="Gill Sans" w:cs="Gill Sans" w:hint="cs"/>
          <w:b w:val="0"/>
          <w:color w:val="000000" w:themeColor="text1"/>
          <w:sz w:val="36"/>
          <w:szCs w:val="36"/>
          <w:lang w:val="pt-BR"/>
        </w:rPr>
        <w:lastRenderedPageBreak/>
        <w:t>limites à interpretação?</w:t>
      </w:r>
      <w:bookmarkEnd w:id="1815"/>
      <w:bookmarkEnd w:id="1816"/>
      <w:bookmarkEnd w:id="1817"/>
      <w:bookmarkEnd w:id="1818"/>
      <w:bookmarkEnd w:id="1819"/>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20" w:name="_Toc13052704"/>
      <w:bookmarkStart w:id="1821" w:name="_Toc13053064"/>
      <w:bookmarkStart w:id="1822" w:name="_Toc13053153"/>
      <w:bookmarkStart w:id="1823" w:name="_Toc41897441"/>
      <w:bookmarkStart w:id="1824"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20"/>
      <w:bookmarkEnd w:id="1821"/>
      <w:bookmarkEnd w:id="1822"/>
      <w:bookmarkEnd w:id="1823"/>
      <w:bookmarkEnd w:id="1824"/>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25" w:name="OLE_LINK712"/>
      <w:bookmarkStart w:id="1826"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21"/>
          <w:footerReference w:type="even" r:id="rId22"/>
          <w:footerReference w:type="default" r:id="rId23"/>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27" w:name="_Toc41897442"/>
      <w:bookmarkStart w:id="1828" w:name="_Toc47384671"/>
      <w:bookmarkEnd w:id="1813"/>
      <w:bookmarkEnd w:id="1814"/>
      <w:r w:rsidRPr="0050469B">
        <w:rPr>
          <w:rFonts w:ascii="Gill Sans" w:hAnsi="Gill Sans" w:cs="Gill Sans"/>
          <w:color w:val="000000" w:themeColor="text1"/>
          <w:sz w:val="40"/>
          <w:szCs w:val="40"/>
          <w:lang w:val="pt-BR"/>
        </w:rPr>
        <w:lastRenderedPageBreak/>
        <w:t>Referências Bibliográficas</w:t>
      </w:r>
      <w:bookmarkEnd w:id="1827"/>
      <w:bookmarkEnd w:id="1828"/>
    </w:p>
    <w:bookmarkEnd w:id="4"/>
    <w:bookmarkEnd w:id="5"/>
    <w:bookmarkEnd w:id="1825"/>
    <w:bookmarkEnd w:id="1826"/>
    <w:p w14:paraId="2E9A2440" w14:textId="0D8F1CD8" w:rsidR="00013822" w:rsidRPr="0050469B" w:rsidRDefault="00013822">
      <w:pPr>
        <w:spacing w:before="120" w:after="120"/>
        <w:rPr>
          <w:rFonts w:ascii="Times" w:hAnsi="Times" w:cs="Times"/>
          <w:color w:val="000000"/>
          <w:lang w:val="pt-BR"/>
        </w:rPr>
      </w:pPr>
    </w:p>
    <w:p w14:paraId="76D8193D" w14:textId="1C059484" w:rsidR="004E39A4" w:rsidRPr="004E39A4" w:rsidRDefault="001257EA" w:rsidP="004E39A4">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4E39A4" w:rsidRPr="004E39A4">
        <w:rPr>
          <w:noProof/>
        </w:rPr>
        <w:t xml:space="preserve">Borges, M. M. (2006). A Esfera: Comunicação Académica e Novos Media [Universidade de Coimbra]. In </w:t>
      </w:r>
      <w:r w:rsidR="004E39A4" w:rsidRPr="004E39A4">
        <w:rPr>
          <w:i/>
          <w:iCs/>
          <w:noProof/>
        </w:rPr>
        <w:t>Universo</w:t>
      </w:r>
      <w:r w:rsidR="004E39A4" w:rsidRPr="004E39A4">
        <w:rPr>
          <w:noProof/>
        </w:rPr>
        <w:t>. http://estudogeral.sib.uc.pt/handle/10316/8557</w:t>
      </w:r>
    </w:p>
    <w:p w14:paraId="5B4D2A9A"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Castells, M. (2002). </w:t>
      </w:r>
      <w:r w:rsidRPr="004E39A4">
        <w:rPr>
          <w:i/>
          <w:iCs/>
          <w:noProof/>
        </w:rPr>
        <w:t>A sociedade em rede</w:t>
      </w:r>
      <w:r w:rsidRPr="004E39A4">
        <w:rPr>
          <w:noProof/>
        </w:rPr>
        <w:t>. Editora Paz e Terra.</w:t>
      </w:r>
    </w:p>
    <w:p w14:paraId="3A683016"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Castells, M. (2010). </w:t>
      </w:r>
      <w:r w:rsidRPr="004E39A4">
        <w:rPr>
          <w:i/>
          <w:iCs/>
          <w:noProof/>
        </w:rPr>
        <w:t>The Rise of the Network Society</w:t>
      </w:r>
      <w:r w:rsidRPr="004E39A4">
        <w:rPr>
          <w:noProof/>
        </w:rPr>
        <w:t>. John Wiley &amp; Sons, Ltd.</w:t>
      </w:r>
    </w:p>
    <w:p w14:paraId="4A09832C"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Davenport, T. H., &amp; Prusak, L. (1998). </w:t>
      </w:r>
      <w:r w:rsidRPr="004E39A4">
        <w:rPr>
          <w:i/>
          <w:iCs/>
          <w:noProof/>
        </w:rPr>
        <w:t>Working Knowledge: How Organizations Manage What They Know</w:t>
      </w:r>
      <w:r w:rsidRPr="004E39A4">
        <w:rPr>
          <w:noProof/>
        </w:rPr>
        <w:t>. Harvard Business School Press.</w:t>
      </w:r>
    </w:p>
    <w:p w14:paraId="69FA1E40"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Engeström, Y. (2001). Expansive Learning at Work: toward an activity theoretical reconceptualization. </w:t>
      </w:r>
      <w:r w:rsidRPr="004E39A4">
        <w:rPr>
          <w:i/>
          <w:iCs/>
          <w:noProof/>
        </w:rPr>
        <w:t>Journal of Education and Work</w:t>
      </w:r>
      <w:r w:rsidRPr="004E39A4">
        <w:rPr>
          <w:noProof/>
        </w:rPr>
        <w:t xml:space="preserve">, </w:t>
      </w:r>
      <w:r w:rsidRPr="004E39A4">
        <w:rPr>
          <w:i/>
          <w:iCs/>
          <w:noProof/>
        </w:rPr>
        <w:t>14</w:t>
      </w:r>
      <w:r w:rsidRPr="004E39A4">
        <w:rPr>
          <w:noProof/>
        </w:rPr>
        <w:t>(1), 133–156. https://doi.org/10.1080/13639080123238</w:t>
      </w:r>
    </w:p>
    <w:p w14:paraId="3B677356"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Engeström, Y. (2016). </w:t>
      </w:r>
      <w:r w:rsidRPr="004E39A4">
        <w:rPr>
          <w:i/>
          <w:iCs/>
          <w:noProof/>
        </w:rPr>
        <w:t>Studies in Expansive Learning: Learning What is Not Yet There</w:t>
      </w:r>
      <w:r w:rsidRPr="004E39A4">
        <w:rPr>
          <w:noProof/>
        </w:rPr>
        <w:t>. Cambridge University Press. https://doi.org/10.1017/CBO9781316225363</w:t>
      </w:r>
    </w:p>
    <w:p w14:paraId="0AC08E46"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Figueiredo, A. D. D. F. (2002). Redes e Educação: A surpreendente riqueza de um conceito. </w:t>
      </w:r>
      <w:r w:rsidRPr="004E39A4">
        <w:rPr>
          <w:i/>
          <w:iCs/>
          <w:noProof/>
        </w:rPr>
        <w:t>Redes de Aprendizagem, Redes de Conhecimento</w:t>
      </w:r>
      <w:r w:rsidRPr="004E39A4">
        <w:rPr>
          <w:noProof/>
        </w:rPr>
        <w:t>, 39–55.</w:t>
      </w:r>
    </w:p>
    <w:p w14:paraId="181ED9B7"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Fino, C. N. (2001). Vygotsky e a Zona de Desenvolvimento Proximal (ZDP): Três implicações pedagógicas. </w:t>
      </w:r>
      <w:r w:rsidRPr="004E39A4">
        <w:rPr>
          <w:i/>
          <w:iCs/>
          <w:noProof/>
        </w:rPr>
        <w:t>Revista Portuguesa de Educação</w:t>
      </w:r>
      <w:r w:rsidRPr="004E39A4">
        <w:rPr>
          <w:noProof/>
        </w:rPr>
        <w:t xml:space="preserve">, </w:t>
      </w:r>
      <w:r w:rsidRPr="004E39A4">
        <w:rPr>
          <w:i/>
          <w:iCs/>
          <w:noProof/>
        </w:rPr>
        <w:t>14</w:t>
      </w:r>
      <w:r w:rsidRPr="004E39A4">
        <w:rPr>
          <w:noProof/>
        </w:rPr>
        <w:t>(2).</w:t>
      </w:r>
    </w:p>
    <w:p w14:paraId="7293037D"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Gadamer, H.-G. (2013). </w:t>
      </w:r>
      <w:r w:rsidRPr="004E39A4">
        <w:rPr>
          <w:i/>
          <w:iCs/>
          <w:noProof/>
        </w:rPr>
        <w:t>Truth and Method</w:t>
      </w:r>
      <w:r w:rsidRPr="004E39A4">
        <w:rPr>
          <w:noProof/>
        </w:rPr>
        <w:t>. Bloomsbury Academic.</w:t>
      </w:r>
    </w:p>
    <w:p w14:paraId="0CF9D397"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Jacobetty, P. (2010). </w:t>
      </w:r>
      <w:r w:rsidRPr="004E39A4">
        <w:rPr>
          <w:i/>
          <w:iCs/>
          <w:noProof/>
        </w:rPr>
        <w:t>Ciência aberta: produção de conhecimento científico na sociedade em rede</w:t>
      </w:r>
      <w:r w:rsidRPr="004E39A4">
        <w:rPr>
          <w:noProof/>
        </w:rPr>
        <w:t>. ISCTE-IUL.</w:t>
      </w:r>
    </w:p>
    <w:p w14:paraId="67370106"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Klein, H. K., &amp; Myers, M. D. (1999). A Set of Principles for Conducting and Evaluating Interpretive Field Studies in Information Systems. </w:t>
      </w:r>
      <w:r w:rsidRPr="004E39A4">
        <w:rPr>
          <w:i/>
          <w:iCs/>
          <w:noProof/>
        </w:rPr>
        <w:t>MIS Quarterly</w:t>
      </w:r>
      <w:r w:rsidRPr="004E39A4">
        <w:rPr>
          <w:noProof/>
        </w:rPr>
        <w:t xml:space="preserve">, </w:t>
      </w:r>
      <w:r w:rsidRPr="004E39A4">
        <w:rPr>
          <w:i/>
          <w:iCs/>
          <w:noProof/>
        </w:rPr>
        <w:t>23</w:t>
      </w:r>
      <w:r w:rsidRPr="004E39A4">
        <w:rPr>
          <w:noProof/>
        </w:rPr>
        <w:t>(1), 67. https://doi.org/10.2307/249410</w:t>
      </w:r>
    </w:p>
    <w:p w14:paraId="442F33B9"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Kuramoto, H. (2006). Informação científica: proposta de um novo modelo para o Brasil. </w:t>
      </w:r>
      <w:r w:rsidRPr="004E39A4">
        <w:rPr>
          <w:i/>
          <w:iCs/>
          <w:noProof/>
        </w:rPr>
        <w:t>Ciência Da Informação</w:t>
      </w:r>
      <w:r w:rsidRPr="004E39A4">
        <w:rPr>
          <w:noProof/>
        </w:rPr>
        <w:t xml:space="preserve">, </w:t>
      </w:r>
      <w:r w:rsidRPr="004E39A4">
        <w:rPr>
          <w:i/>
          <w:iCs/>
          <w:noProof/>
        </w:rPr>
        <w:t>35</w:t>
      </w:r>
      <w:r w:rsidRPr="004E39A4">
        <w:rPr>
          <w:noProof/>
        </w:rPr>
        <w:t>(2), 91–102. https://doi.org/10.1590/S0100-19652006000200010</w:t>
      </w:r>
    </w:p>
    <w:p w14:paraId="61E0134D"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Latour, B. (2005). </w:t>
      </w:r>
      <w:r w:rsidRPr="004E39A4">
        <w:rPr>
          <w:i/>
          <w:iCs/>
          <w:noProof/>
        </w:rPr>
        <w:t>Reassembling the Social: An Introduction to Actor-Network-Theory</w:t>
      </w:r>
      <w:r w:rsidRPr="004E39A4">
        <w:rPr>
          <w:noProof/>
        </w:rPr>
        <w:t>. Oxford University Press.</w:t>
      </w:r>
    </w:p>
    <w:p w14:paraId="6C515BAB"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Leonard-Barton, D. (1995). </w:t>
      </w:r>
      <w:r w:rsidRPr="004E39A4">
        <w:rPr>
          <w:i/>
          <w:iCs/>
          <w:noProof/>
        </w:rPr>
        <w:t>Wellsprings of Knowledge: Building and Sustaining the Sources of Innovation</w:t>
      </w:r>
      <w:r w:rsidRPr="004E39A4">
        <w:rPr>
          <w:noProof/>
        </w:rPr>
        <w:t>. HBS Press.</w:t>
      </w:r>
    </w:p>
    <w:p w14:paraId="0836A224"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Menczer, F., Fortunato, S., &amp; Davis, C. A. (2020). </w:t>
      </w:r>
      <w:r w:rsidRPr="004E39A4">
        <w:rPr>
          <w:i/>
          <w:iCs/>
          <w:noProof/>
        </w:rPr>
        <w:t>A First Course in Network Science</w:t>
      </w:r>
      <w:r w:rsidRPr="004E39A4">
        <w:rPr>
          <w:noProof/>
        </w:rPr>
        <w:t>. Cambridge University Press.</w:t>
      </w:r>
    </w:p>
    <w:p w14:paraId="32F6EBA9"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Neto, A. J. R., Borges, M. M., &amp; Roque, L. (2020a). Developing a Proof-of-Concept Practices Context Model. </w:t>
      </w:r>
      <w:r w:rsidRPr="004E39A4">
        <w:rPr>
          <w:i/>
          <w:iCs/>
          <w:noProof/>
        </w:rPr>
        <w:t>In Proceedings of the 28th European Conference on Information Systems (ECIS), An Online AIS Conference, June 15-17, 2020</w:t>
      </w:r>
      <w:r w:rsidRPr="004E39A4">
        <w:rPr>
          <w:noProof/>
        </w:rPr>
        <w:t>. https://aisel.aisnet.org/ecis2020_rp/174</w:t>
      </w:r>
    </w:p>
    <w:p w14:paraId="45BB8F28"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Neto, A. J. R., Borges, M. M., &amp; Roque, L. (2020b). Flow of knowledge in proof-of-concept activities: Examining the problem of interpretation using hermeneutics. </w:t>
      </w:r>
      <w:r w:rsidRPr="004E39A4">
        <w:rPr>
          <w:i/>
          <w:iCs/>
          <w:noProof/>
        </w:rPr>
        <w:t>LIBRES</w:t>
      </w:r>
      <w:r w:rsidRPr="004E39A4">
        <w:rPr>
          <w:noProof/>
        </w:rPr>
        <w:t xml:space="preserve">, </w:t>
      </w:r>
      <w:r w:rsidRPr="004E39A4">
        <w:rPr>
          <w:i/>
          <w:iCs/>
          <w:noProof/>
        </w:rPr>
        <w:t>30</w:t>
      </w:r>
      <w:r w:rsidRPr="004E39A4">
        <w:rPr>
          <w:noProof/>
        </w:rPr>
        <w:t>(2), 45–67.</w:t>
      </w:r>
    </w:p>
    <w:p w14:paraId="476FC66D"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Neto, A. J. R., Borges, M. M., &amp; Roque, L. (2021). Using Practice Context Models to Knowledge Management in Proof-of-Concept Activities: A Contribution of </w:t>
      </w:r>
      <w:r w:rsidRPr="004E39A4">
        <w:rPr>
          <w:noProof/>
        </w:rPr>
        <w:lastRenderedPageBreak/>
        <w:t xml:space="preserve">Knowledge Networks and Percolation Theory. </w:t>
      </w:r>
      <w:r w:rsidRPr="004E39A4">
        <w:rPr>
          <w:i/>
          <w:iCs/>
          <w:noProof/>
        </w:rPr>
        <w:t>Journal of Information Science Theory and Practice</w:t>
      </w:r>
      <w:r w:rsidRPr="004E39A4">
        <w:rPr>
          <w:noProof/>
        </w:rPr>
        <w:t xml:space="preserve">, </w:t>
      </w:r>
      <w:r w:rsidRPr="004E39A4">
        <w:rPr>
          <w:i/>
          <w:iCs/>
          <w:noProof/>
        </w:rPr>
        <w:t>9</w:t>
      </w:r>
      <w:r w:rsidRPr="004E39A4">
        <w:rPr>
          <w:noProof/>
        </w:rPr>
        <w:t>(1), 1–23. https://doi.org/10.1633/JISTAP.2021.9.1.1</w:t>
      </w:r>
    </w:p>
    <w:p w14:paraId="261C15B9"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Neto, A. J. R., Borges, M. M., &amp; Roque, L. (2018). A Preliminary Study of Proof of Concept Practices and their Connection with Information Systems and Information Science. </w:t>
      </w:r>
      <w:r w:rsidRPr="004E39A4">
        <w:rPr>
          <w:i/>
          <w:iCs/>
          <w:noProof/>
        </w:rPr>
        <w:t>Proceedings of the Sixth International Conference on Technological Ecosystems for Enhancing Multiculturality - TEEM’18</w:t>
      </w:r>
      <w:r w:rsidRPr="004E39A4">
        <w:rPr>
          <w:noProof/>
        </w:rPr>
        <w:t>, 270–275. https://doi.org/10.1145/3284179.3284226</w:t>
      </w:r>
    </w:p>
    <w:p w14:paraId="1E7A10AF"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Neto, A. J. R., Borges, M. M., &amp; Roque, L. (2019). Characterizing Proof-of-Concept Practices using the lens of Context Engineering. In A. Siarheyeva, C. Barry, M. Lang, H. Linger, &amp; C. Schneider (Eds.), </w:t>
      </w:r>
      <w:r w:rsidRPr="004E39A4">
        <w:rPr>
          <w:i/>
          <w:iCs/>
          <w:noProof/>
        </w:rPr>
        <w:t>Information Systems Development: Information Systems Beyond 2020 (ISD2019 Proceedings)</w:t>
      </w:r>
      <w:r w:rsidRPr="004E39A4">
        <w:rPr>
          <w:noProof/>
        </w:rPr>
        <w:t>.</w:t>
      </w:r>
    </w:p>
    <w:p w14:paraId="4BDEBF13"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Phelps, C., Heidl, R., &amp; Wadhwa, A. (2012). Knowledge, Networks, and Knowledge Networks: A Review and Research Agenda. </w:t>
      </w:r>
      <w:r w:rsidRPr="004E39A4">
        <w:rPr>
          <w:i/>
          <w:iCs/>
          <w:noProof/>
        </w:rPr>
        <w:t>Journal of Management</w:t>
      </w:r>
      <w:r w:rsidRPr="004E39A4">
        <w:rPr>
          <w:noProof/>
        </w:rPr>
        <w:t xml:space="preserve">, </w:t>
      </w:r>
      <w:r w:rsidRPr="004E39A4">
        <w:rPr>
          <w:i/>
          <w:iCs/>
          <w:noProof/>
        </w:rPr>
        <w:t>38</w:t>
      </w:r>
      <w:r w:rsidRPr="004E39A4">
        <w:rPr>
          <w:noProof/>
        </w:rPr>
        <w:t>(4), 1115–1166. https://doi.org/10.1177/0149206311432640</w:t>
      </w:r>
    </w:p>
    <w:p w14:paraId="3B5509E7"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Roque, L. (2004). </w:t>
      </w:r>
      <w:r w:rsidRPr="004E39A4">
        <w:rPr>
          <w:i/>
          <w:iCs/>
          <w:noProof/>
        </w:rPr>
        <w:t>Contribuição para uma Engenharia do Contexto</w:t>
      </w:r>
      <w:r w:rsidRPr="004E39A4">
        <w:rPr>
          <w:noProof/>
        </w:rPr>
        <w:t>. Universidade de Coimbra.</w:t>
      </w:r>
    </w:p>
    <w:p w14:paraId="4869C021"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Schmidt, B. (2006). Proof of principle studies. </w:t>
      </w:r>
      <w:r w:rsidRPr="004E39A4">
        <w:rPr>
          <w:i/>
          <w:iCs/>
          <w:noProof/>
        </w:rPr>
        <w:t>Epilepsy Research</w:t>
      </w:r>
      <w:r w:rsidRPr="004E39A4">
        <w:rPr>
          <w:noProof/>
        </w:rPr>
        <w:t xml:space="preserve">, </w:t>
      </w:r>
      <w:r w:rsidRPr="004E39A4">
        <w:rPr>
          <w:i/>
          <w:iCs/>
          <w:noProof/>
        </w:rPr>
        <w:t>68</w:t>
      </w:r>
      <w:r w:rsidRPr="004E39A4">
        <w:rPr>
          <w:noProof/>
        </w:rPr>
        <w:t>, 49–52.</w:t>
      </w:r>
    </w:p>
    <w:p w14:paraId="1BFC8A55" w14:textId="77777777" w:rsidR="004E39A4" w:rsidRPr="004E39A4" w:rsidRDefault="004E39A4" w:rsidP="004E39A4">
      <w:pPr>
        <w:widowControl w:val="0"/>
        <w:autoSpaceDE w:val="0"/>
        <w:autoSpaceDN w:val="0"/>
        <w:adjustRightInd w:val="0"/>
        <w:spacing w:before="120" w:after="120"/>
        <w:ind w:left="480" w:hanging="480"/>
        <w:rPr>
          <w:noProof/>
        </w:rPr>
      </w:pPr>
      <w:r w:rsidRPr="004E39A4">
        <w:rPr>
          <w:noProof/>
        </w:rPr>
        <w:t xml:space="preserve">Teixeira, M. do R. F. (2011). </w:t>
      </w:r>
      <w:r w:rsidRPr="004E39A4">
        <w:rPr>
          <w:i/>
          <w:iCs/>
          <w:noProof/>
        </w:rPr>
        <w:t>Redes de Conhecimento em Ciências e o Compartilhamento do Conhecimento</w:t>
      </w:r>
      <w:r w:rsidRPr="004E39A4">
        <w:rPr>
          <w:noProof/>
        </w:rPr>
        <w:t>. Universidade Federal do Rio Grande do Sul.</w:t>
      </w:r>
    </w:p>
    <w:p w14:paraId="46524C8E" w14:textId="42539846" w:rsidR="00AC426F" w:rsidRPr="0050469B" w:rsidRDefault="001257EA" w:rsidP="004E39A4">
      <w:pPr>
        <w:widowControl w:val="0"/>
        <w:autoSpaceDE w:val="0"/>
        <w:autoSpaceDN w:val="0"/>
        <w:adjustRightInd w:val="0"/>
        <w:spacing w:before="120" w:after="120"/>
        <w:ind w:left="480" w:hanging="480"/>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29" w:name="_Toc41897443"/>
      <w:bookmarkStart w:id="1830" w:name="_Toc47384672"/>
      <w:r w:rsidRPr="0050469B">
        <w:rPr>
          <w:rFonts w:ascii="Gill Sans" w:hAnsi="Gill Sans" w:cs="Gill Sans"/>
          <w:color w:val="000000" w:themeColor="text1"/>
          <w:sz w:val="40"/>
          <w:szCs w:val="40"/>
          <w:lang w:val="pt-BR"/>
        </w:rPr>
        <w:lastRenderedPageBreak/>
        <w:t>Anexos</w:t>
      </w:r>
      <w:bookmarkEnd w:id="1829"/>
      <w:bookmarkEnd w:id="1830"/>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1" w:name="_Toc41897444"/>
      <w:bookmarkStart w:id="1832"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31"/>
      <w:bookmarkEnd w:id="1832"/>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3" w:name="_Toc41897445"/>
      <w:bookmarkStart w:id="1834"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33"/>
      <w:bookmarkEnd w:id="1834"/>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24"/>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25"/>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26"/>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27"/>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28"/>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35"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35"/>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36"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36"/>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37"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37"/>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25AA8D" w14:textId="77777777" w:rsidR="00AC6B90" w:rsidRDefault="00AC6B90" w:rsidP="00DB0344">
      <w:r>
        <w:separator/>
      </w:r>
    </w:p>
    <w:p w14:paraId="180CC2C2" w14:textId="77777777" w:rsidR="00AC6B90" w:rsidRDefault="00AC6B90"/>
  </w:endnote>
  <w:endnote w:type="continuationSeparator" w:id="0">
    <w:p w14:paraId="3B413E21" w14:textId="77777777" w:rsidR="00AC6B90" w:rsidRDefault="00AC6B90" w:rsidP="00DB0344">
      <w:r>
        <w:continuationSeparator/>
      </w:r>
    </w:p>
    <w:p w14:paraId="50F93C52" w14:textId="77777777" w:rsidR="00AC6B90" w:rsidRDefault="00AC6B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B26879" w:rsidRDefault="00B26879"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B26879" w:rsidRDefault="00B26879"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B26879" w:rsidRDefault="00B26879"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B26879" w:rsidRDefault="00B26879"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B26879" w:rsidRDefault="00B26879"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B26879" w:rsidRDefault="00B26879"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B26879" w:rsidRDefault="00B26879"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B26879" w:rsidRDefault="00B26879"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1A04BB" w14:textId="77777777" w:rsidR="00AC6B90" w:rsidRDefault="00AC6B90" w:rsidP="00DB0344">
      <w:r>
        <w:separator/>
      </w:r>
    </w:p>
  </w:footnote>
  <w:footnote w:type="continuationSeparator" w:id="0">
    <w:p w14:paraId="59B4BF9D" w14:textId="77777777" w:rsidR="00AC6B90" w:rsidRDefault="00AC6B90" w:rsidP="00DB0344">
      <w:r>
        <w:continuationSeparator/>
      </w:r>
    </w:p>
  </w:footnote>
  <w:footnote w:type="continuationNotice" w:id="1">
    <w:p w14:paraId="40192875" w14:textId="77777777" w:rsidR="00AC6B90" w:rsidRPr="00E4363C" w:rsidRDefault="00AC6B90"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B26879" w:rsidRDefault="00B26879"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B26879" w:rsidRDefault="00B26879">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B26879" w:rsidRDefault="00B26879"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B26879" w:rsidRDefault="00B26879"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B26879" w:rsidRPr="002A7F45" w:rsidRDefault="00B26879"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B26879" w:rsidRPr="00517533" w:rsidRDefault="00B26879"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44ADC0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AA85C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CB41C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F36ACF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7D0E4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C0E6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15A57C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A433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5C8E2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D296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B9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emf"/><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5.xml"/><Relationship Id="rId28" Type="http://schemas.openxmlformats.org/officeDocument/2006/relationships/image" Target="media/image10.jpeg"/><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footer" Target="footer4.xml"/><Relationship Id="rId27" Type="http://schemas.openxmlformats.org/officeDocument/2006/relationships/image" Target="media/image9.emf"/><Relationship Id="rId30" Type="http://schemas.microsoft.com/office/2007/relationships/hdphoto" Target="media/hdphoto1.wdp"/></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1</Pages>
  <Words>34634</Words>
  <Characters>197415</Characters>
  <Application>Microsoft Office Word</Application>
  <DocSecurity>0</DocSecurity>
  <Lines>1645</Lines>
  <Paragraphs>4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2315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4:13: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